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C91C57" w:rsidRDefault="00A1271C">
      <w:r>
        <w:t>References for Mentoring Project</w:t>
      </w:r>
    </w:p>
    <w:p w:rsidR="00E5051D" w:rsidRDefault="00E5051D"/>
    <w:p w:rsidR="00E5051D" w:rsidRDefault="00E5051D">
      <w:r w:rsidRPr="00E5051D">
        <w:rPr>
          <w:highlight w:val="yellow"/>
        </w:rPr>
        <w:t>Especially for the New Teacher</w:t>
      </w:r>
    </w:p>
    <w:p w:rsidR="00E5051D" w:rsidRDefault="00E5051D"/>
    <w:p w:rsidR="00E5051D" w:rsidRDefault="00E5051D">
      <w:r w:rsidRPr="00E5051D">
        <w:rPr>
          <w:highlight w:val="green"/>
        </w:rPr>
        <w:t>Especially for the Mentor</w:t>
      </w:r>
    </w:p>
    <w:p w:rsidR="00A1271C" w:rsidRDefault="00A1271C"/>
    <w:p w:rsidR="00A1271C" w:rsidRDefault="00A1271C">
      <w:r>
        <w:fldChar w:fldCharType="begin">
          <w:fldData xml:space="preserve">PEVuZE5vdGU+PENpdGU+PEF1dGhvcj5HYXJyaXNvbjwvQXV0aG9yPjxZZWFyPjE5OTQ8L1llYXI+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</w:fldData>
        </w:fldChar>
      </w:r>
      <w:r w:rsidR="002C4A94">
        <w:instrText xml:space="preserve"> ADDIN EN.CITE </w:instrText>
      </w:r>
      <w:r w:rsidR="002C4A94">
        <w:fldChar w:fldCharType="begin">
          <w:fldData xml:space="preserve">PEVuZE5vdGU+PENpdGU+PEF1dGhvcj5HYXJyaXNvbjwvQXV0aG9yPjxZZWFyPjE5OTQ8L1llYXI+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</w:fldData>
        </w:fldChar>
      </w:r>
      <w:r w:rsidR="002C4A94">
        <w:instrText xml:space="preserve"> ADDIN EN.CITE.DATA </w:instrText>
      </w:r>
      <w:r w:rsidR="002C4A94">
        <w:fldChar w:fldCharType="end"/>
      </w:r>
      <w:r>
        <w:fldChar w:fldCharType="separate"/>
      </w:r>
      <w:r w:rsidR="002C4A94">
        <w:rPr>
          <w:noProof/>
        </w:rPr>
        <w:t>(</w:t>
      </w:r>
      <w:hyperlink w:anchor="_ENREF_1" w:tooltip="Andrews, 2007 #59" w:history="1">
        <w:r w:rsidR="002C4A94">
          <w:rPr>
            <w:noProof/>
          </w:rPr>
          <w:t>Andrews, 2007</w:t>
        </w:r>
      </w:hyperlink>
      <w:r w:rsidR="002C4A94">
        <w:rPr>
          <w:noProof/>
        </w:rPr>
        <w:t xml:space="preserve">; </w:t>
      </w:r>
      <w:hyperlink w:anchor="_ENREF_2" w:tooltip="Bamberger, 1991 #449" w:history="1">
        <w:r w:rsidR="002C4A94">
          <w:rPr>
            <w:noProof/>
          </w:rPr>
          <w:t>Bamberger, 1991</w:t>
        </w:r>
      </w:hyperlink>
      <w:r w:rsidR="002C4A94">
        <w:rPr>
          <w:noProof/>
        </w:rPr>
        <w:t xml:space="preserve">; </w:t>
      </w:r>
      <w:hyperlink w:anchor="_ENREF_3" w:tooltip="Barker, 2008 #443" w:history="1">
        <w:r w:rsidR="002C4A94">
          <w:rPr>
            <w:noProof/>
          </w:rPr>
          <w:t>Barker, 2008</w:t>
        </w:r>
      </w:hyperlink>
      <w:r w:rsidR="002C4A94">
        <w:rPr>
          <w:noProof/>
        </w:rPr>
        <w:t xml:space="preserve">; </w:t>
      </w:r>
      <w:hyperlink w:anchor="_ENREF_4" w:tooltip="Bartlett, 2005 #349" w:history="1">
        <w:r w:rsidR="002C4A94">
          <w:rPr>
            <w:noProof/>
          </w:rPr>
          <w:t>Bartlett, 2005</w:t>
        </w:r>
      </w:hyperlink>
      <w:r w:rsidR="002C4A94">
        <w:rPr>
          <w:noProof/>
        </w:rPr>
        <w:t xml:space="preserve">; </w:t>
      </w:r>
      <w:hyperlink w:anchor="_ENREF_5" w:tooltip="Bogdan, 1998 #447" w:history="1">
        <w:r w:rsidR="002C4A94">
          <w:rPr>
            <w:noProof/>
          </w:rPr>
          <w:t>Bogdan, 1998</w:t>
        </w:r>
      </w:hyperlink>
      <w:r w:rsidR="002C4A94">
        <w:rPr>
          <w:noProof/>
        </w:rPr>
        <w:t xml:space="preserve">; </w:t>
      </w:r>
      <w:hyperlink w:anchor="_ENREF_6" w:tooltip="Bolich, 2001 #352" w:history="1">
        <w:r w:rsidR="002C4A94">
          <w:rPr>
            <w:noProof/>
          </w:rPr>
          <w:t>Bolich, 2001</w:t>
        </w:r>
      </w:hyperlink>
      <w:r w:rsidR="002C4A94">
        <w:rPr>
          <w:noProof/>
        </w:rPr>
        <w:t xml:space="preserve">; </w:t>
      </w:r>
      <w:hyperlink w:anchor="_ENREF_7" w:tooltip="Bowman, 2006 #294" w:history="1">
        <w:r w:rsidR="002C4A94">
          <w:rPr>
            <w:noProof/>
          </w:rPr>
          <w:t>Bowman, 2006</w:t>
        </w:r>
      </w:hyperlink>
      <w:r w:rsidR="002C4A94">
        <w:rPr>
          <w:noProof/>
        </w:rPr>
        <w:t xml:space="preserve">; </w:t>
      </w:r>
      <w:hyperlink w:anchor="_ENREF_8" w:tooltip="Broemmel, 2009 #63" w:history="1">
        <w:r w:rsidR="002C4A94">
          <w:rPr>
            <w:noProof/>
          </w:rPr>
          <w:t>Broemmel, Swaggerty, &amp; McIntosh, 2009</w:t>
        </w:r>
      </w:hyperlink>
      <w:r w:rsidR="002C4A94">
        <w:rPr>
          <w:noProof/>
        </w:rPr>
        <w:t xml:space="preserve">; </w:t>
      </w:r>
      <w:hyperlink w:anchor="_ENREF_9" w:tooltip="Carver, 2009 #70" w:history="1">
        <w:r w:rsidR="002C4A94">
          <w:rPr>
            <w:noProof/>
          </w:rPr>
          <w:t>Carver &amp; Feiman-Nemser, 2009</w:t>
        </w:r>
      </w:hyperlink>
      <w:r w:rsidR="002C4A94">
        <w:rPr>
          <w:noProof/>
        </w:rPr>
        <w:t xml:space="preserve">; </w:t>
      </w:r>
      <w:hyperlink w:anchor="_ENREF_10" w:tooltip="Conway, 2003 #368" w:history="1">
        <w:r w:rsidR="002C4A94">
          <w:rPr>
            <w:noProof/>
          </w:rPr>
          <w:t>Conway, 2003a</w:t>
        </w:r>
      </w:hyperlink>
      <w:r w:rsidR="002C4A94">
        <w:rPr>
          <w:noProof/>
        </w:rPr>
        <w:t xml:space="preserve">, </w:t>
      </w:r>
      <w:hyperlink w:anchor="_ENREF_11" w:tooltip="Conway, 2003 #542" w:history="1">
        <w:r w:rsidR="002C4A94">
          <w:rPr>
            <w:noProof/>
          </w:rPr>
          <w:t>2003b</w:t>
        </w:r>
      </w:hyperlink>
      <w:r w:rsidR="002C4A94">
        <w:rPr>
          <w:noProof/>
        </w:rPr>
        <w:t xml:space="preserve">; </w:t>
      </w:r>
      <w:hyperlink w:anchor="_ENREF_12" w:tooltip="Decker, 2007 #379" w:history="1">
        <w:r w:rsidR="002C4A94">
          <w:rPr>
            <w:noProof/>
          </w:rPr>
          <w:t>Decker, 2007</w:t>
        </w:r>
      </w:hyperlink>
      <w:r w:rsidR="002C4A94">
        <w:rPr>
          <w:noProof/>
        </w:rPr>
        <w:t xml:space="preserve">; </w:t>
      </w:r>
      <w:hyperlink w:anchor="_ENREF_13" w:tooltip="Feiman-Nemser, 2001 #72" w:history="1">
        <w:r w:rsidR="002C4A94">
          <w:rPr>
            <w:noProof/>
          </w:rPr>
          <w:t>Feiman-Nemser, 2001</w:t>
        </w:r>
      </w:hyperlink>
      <w:r w:rsidR="002C4A94">
        <w:rPr>
          <w:noProof/>
        </w:rPr>
        <w:t xml:space="preserve">; </w:t>
      </w:r>
      <w:hyperlink w:anchor="_ENREF_14" w:tooltip="Ganser, 2002 #64" w:history="1">
        <w:r w:rsidR="002C4A94">
          <w:rPr>
            <w:noProof/>
          </w:rPr>
          <w:t>Ganser, 2002</w:t>
        </w:r>
      </w:hyperlink>
      <w:r w:rsidR="002C4A94">
        <w:rPr>
          <w:noProof/>
        </w:rPr>
        <w:t xml:space="preserve">; </w:t>
      </w:r>
      <w:hyperlink w:anchor="_ENREF_15" w:tooltip="Garrison, 1994 #484" w:history="1">
        <w:r w:rsidR="002C4A94">
          <w:rPr>
            <w:noProof/>
          </w:rPr>
          <w:t>Garrison, 1994</w:t>
        </w:r>
      </w:hyperlink>
      <w:r w:rsidR="002C4A94">
        <w:rPr>
          <w:noProof/>
        </w:rPr>
        <w:t xml:space="preserve">; </w:t>
      </w:r>
      <w:hyperlink w:anchor="_ENREF_16" w:tooltip="Gordon, 2001 #560" w:history="1">
        <w:r w:rsidR="002C4A94">
          <w:rPr>
            <w:noProof/>
          </w:rPr>
          <w:t>Gordon, 2001</w:t>
        </w:r>
      </w:hyperlink>
      <w:r w:rsidR="002C4A94">
        <w:rPr>
          <w:noProof/>
        </w:rPr>
        <w:t xml:space="preserve">; </w:t>
      </w:r>
      <w:hyperlink w:anchor="_ENREF_17" w:tooltip="Ingersoll, 2011 #234" w:history="1">
        <w:r w:rsidR="002C4A94">
          <w:rPr>
            <w:noProof/>
          </w:rPr>
          <w:t>Ingersoll &amp; Strong, 2011</w:t>
        </w:r>
      </w:hyperlink>
      <w:r w:rsidR="002C4A94">
        <w:rPr>
          <w:noProof/>
        </w:rPr>
        <w:t xml:space="preserve">; </w:t>
      </w:r>
      <w:hyperlink w:anchor="_ENREF_18" w:tooltip="Kardos, 2007 #31" w:history="1">
        <w:r w:rsidR="002C4A94">
          <w:rPr>
            <w:noProof/>
          </w:rPr>
          <w:t>Kardos &amp; Johnson, 2007</w:t>
        </w:r>
      </w:hyperlink>
      <w:r w:rsidR="002C4A94">
        <w:rPr>
          <w:noProof/>
        </w:rPr>
        <w:t xml:space="preserve">, </w:t>
      </w:r>
      <w:hyperlink w:anchor="_ENREF_19" w:tooltip="Kardos, 2010 #69" w:history="1">
        <w:r w:rsidR="002C4A94">
          <w:rPr>
            <w:noProof/>
          </w:rPr>
          <w:t>2010</w:t>
        </w:r>
      </w:hyperlink>
      <w:r w:rsidR="002C4A94">
        <w:rPr>
          <w:noProof/>
        </w:rPr>
        <w:t xml:space="preserve">; </w:t>
      </w:r>
      <w:hyperlink w:anchor="_ENREF_20" w:tooltip="Norman, 2005 #36" w:history="1">
        <w:r w:rsidR="002C4A94">
          <w:rPr>
            <w:noProof/>
          </w:rPr>
          <w:t>Norman &amp; Feiman-Nemser, 2005</w:t>
        </w:r>
      </w:hyperlink>
      <w:r w:rsidR="002C4A94">
        <w:rPr>
          <w:noProof/>
        </w:rPr>
        <w:t xml:space="preserve">; </w:t>
      </w:r>
      <w:hyperlink w:anchor="_ENREF_21" w:tooltip="Patton, 1980 #448" w:history="1">
        <w:r w:rsidR="002C4A94">
          <w:rPr>
            <w:noProof/>
          </w:rPr>
          <w:t>Patton, 1980</w:t>
        </w:r>
      </w:hyperlink>
      <w:r w:rsidR="002C4A94">
        <w:rPr>
          <w:noProof/>
        </w:rPr>
        <w:t xml:space="preserve">; </w:t>
      </w:r>
      <w:hyperlink w:anchor="_ENREF_22" w:tooltip="Public Sector Consultants, 1998 #445" w:history="1">
        <w:r w:rsidR="002C4A94">
          <w:rPr>
            <w:noProof/>
          </w:rPr>
          <w:t>Public Sector Consultants, 1998</w:t>
        </w:r>
      </w:hyperlink>
      <w:r w:rsidR="002C4A94">
        <w:rPr>
          <w:noProof/>
        </w:rPr>
        <w:t xml:space="preserve">; </w:t>
      </w:r>
      <w:hyperlink w:anchor="_ENREF_23" w:tooltip="Reynolds, 2001 #385" w:history="1">
        <w:r w:rsidR="002C4A94">
          <w:rPr>
            <w:noProof/>
          </w:rPr>
          <w:t>Reynolds, 2001</w:t>
        </w:r>
      </w:hyperlink>
      <w:r w:rsidR="002C4A94">
        <w:rPr>
          <w:noProof/>
        </w:rPr>
        <w:t xml:space="preserve">; </w:t>
      </w:r>
      <w:hyperlink w:anchor="_ENREF_24" w:tooltip="Vgotsky, 19?? #381" w:history="1">
        <w:r w:rsidR="002C4A94">
          <w:rPr>
            <w:noProof/>
          </w:rPr>
          <w:t>Vgotsky, 19??</w:t>
        </w:r>
      </w:hyperlink>
      <w:r w:rsidR="002C4A94">
        <w:rPr>
          <w:noProof/>
        </w:rPr>
        <w:t xml:space="preserve">; </w:t>
      </w:r>
      <w:hyperlink w:anchor="_ENREF_25" w:tooltip="Watkins, 2005 #53" w:history="1">
        <w:r w:rsidR="002C4A94">
          <w:rPr>
            <w:noProof/>
          </w:rPr>
          <w:t>Watkins, 2005</w:t>
        </w:r>
      </w:hyperlink>
      <w:r w:rsidR="002C4A94">
        <w:rPr>
          <w:noProof/>
        </w:rPr>
        <w:t xml:space="preserve">; </w:t>
      </w:r>
      <w:hyperlink w:anchor="_ENREF_26" w:tooltip="Youngs, 2002 #337" w:history="1">
        <w:r w:rsidR="002C4A94">
          <w:rPr>
            <w:noProof/>
          </w:rPr>
          <w:t>Youngs, 2002</w:t>
        </w:r>
      </w:hyperlink>
      <w:r w:rsidR="002C4A94">
        <w:rPr>
          <w:noProof/>
        </w:rPr>
        <w:t xml:space="preserve">, </w:t>
      </w:r>
      <w:hyperlink w:anchor="_ENREF_27" w:tooltip="Youngs, 2007 #336" w:history="1">
        <w:r w:rsidR="002C4A94">
          <w:rPr>
            <w:noProof/>
          </w:rPr>
          <w:t>2007</w:t>
        </w:r>
      </w:hyperlink>
      <w:r w:rsidR="002C4A94">
        <w:rPr>
          <w:noProof/>
        </w:rPr>
        <w:t xml:space="preserve">; </w:t>
      </w:r>
      <w:hyperlink w:anchor="_ENREF_28" w:tooltip="Zachary, 2012 #878" w:history="1">
        <w:r w:rsidR="002C4A94">
          <w:rPr>
            <w:noProof/>
          </w:rPr>
          <w:t>Zachary, 2012</w:t>
        </w:r>
      </w:hyperlink>
      <w:r w:rsidR="002C4A94">
        <w:rPr>
          <w:noProof/>
        </w:rPr>
        <w:t>)</w:t>
      </w:r>
      <w:r>
        <w:fldChar w:fldCharType="end"/>
      </w:r>
    </w:p>
    <w:p w:rsidR="00A1271C" w:rsidRDefault="00A1271C"/>
    <w:p w:rsidR="002C4A94" w:rsidRDefault="00A1271C" w:rsidP="002C4A94">
      <w:pPr>
        <w:jc w:val="center"/>
        <w:rPr>
          <w:noProof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r w:rsidR="002C4A94">
        <w:rPr>
          <w:noProof/>
        </w:rPr>
        <w:t>References</w:t>
      </w:r>
    </w:p>
    <w:p w:rsidR="002C4A94" w:rsidRDefault="002C4A94" w:rsidP="002C4A94">
      <w:pPr>
        <w:jc w:val="center"/>
        <w:rPr>
          <w:noProof/>
        </w:rPr>
      </w:pPr>
    </w:p>
    <w:p w:rsidR="002C4A94" w:rsidRDefault="002C4A94" w:rsidP="002C4A94">
      <w:pPr>
        <w:spacing w:after="240"/>
        <w:ind w:left="720" w:hanging="720"/>
        <w:rPr>
          <w:noProof/>
        </w:rPr>
      </w:pPr>
      <w:bookmarkStart w:id="0" w:name="_ENREF_1"/>
      <w:r>
        <w:rPr>
          <w:noProof/>
        </w:rPr>
        <w:t xml:space="preserve">Andrews, S. P., Gilbert, L. S., Martin, E. P. (2007). The first years of teaching: Disparities in perceptions of support. </w:t>
      </w:r>
      <w:r w:rsidRPr="002C4A94">
        <w:rPr>
          <w:i/>
          <w:noProof/>
        </w:rPr>
        <w:t>Action in Teacher Education, 28</w:t>
      </w:r>
      <w:r>
        <w:rPr>
          <w:noProof/>
        </w:rPr>
        <w:t xml:space="preserve">(4), 4-13. </w:t>
      </w:r>
      <w:bookmarkEnd w:id="0"/>
    </w:p>
    <w:p w:rsidR="002C4A94" w:rsidRDefault="002C4A94" w:rsidP="002C4A94">
      <w:pPr>
        <w:spacing w:after="240"/>
        <w:ind w:left="720" w:hanging="720"/>
        <w:rPr>
          <w:noProof/>
        </w:rPr>
      </w:pPr>
      <w:bookmarkStart w:id="1" w:name="_ENREF_2"/>
      <w:r>
        <w:rPr>
          <w:noProof/>
        </w:rPr>
        <w:t xml:space="preserve">Bamberger, J. S. (1991). </w:t>
      </w:r>
      <w:r w:rsidRPr="002C4A94">
        <w:rPr>
          <w:i/>
          <w:noProof/>
        </w:rPr>
        <w:t>The mind behind the musical ear : how children develop musical intelligence</w:t>
      </w:r>
      <w:r>
        <w:rPr>
          <w:noProof/>
        </w:rPr>
        <w:t>. Cambridge, Mass.: Harvard University Press.</w:t>
      </w:r>
      <w:bookmarkEnd w:id="1"/>
    </w:p>
    <w:p w:rsidR="002C4A94" w:rsidRDefault="002C4A94" w:rsidP="002C4A94">
      <w:pPr>
        <w:spacing w:after="240"/>
        <w:ind w:left="720" w:hanging="720"/>
        <w:rPr>
          <w:noProof/>
        </w:rPr>
      </w:pPr>
      <w:bookmarkStart w:id="2" w:name="_ENREF_3"/>
      <w:r>
        <w:rPr>
          <w:noProof/>
        </w:rPr>
        <w:t xml:space="preserve">Barker, J. (2008). The architect as university president. </w:t>
      </w:r>
      <w:r w:rsidRPr="002C4A94">
        <w:rPr>
          <w:i/>
          <w:noProof/>
        </w:rPr>
        <w:t>The Chronicle of Higher Education, 54</w:t>
      </w:r>
      <w:r>
        <w:rPr>
          <w:noProof/>
        </w:rPr>
        <w:t xml:space="preserve">(26). </w:t>
      </w:r>
      <w:bookmarkStart w:id="3" w:name="_GoBack"/>
      <w:bookmarkEnd w:id="2"/>
      <w:bookmarkEnd w:id="3"/>
    </w:p>
    <w:p w:rsidR="002C4A94" w:rsidRDefault="002C4A94" w:rsidP="002C4A94">
      <w:pPr>
        <w:spacing w:after="240"/>
        <w:ind w:left="720" w:hanging="720"/>
        <w:rPr>
          <w:noProof/>
        </w:rPr>
      </w:pPr>
      <w:bookmarkStart w:id="4" w:name="_ENREF_4"/>
      <w:r>
        <w:rPr>
          <w:noProof/>
        </w:rPr>
        <w:t>Bartlett, L., Johnson, L., Lopez, D., Sugarman, E., Wilson, M. (2005). Teacher induction in the midwest: Illinois, Wisconsin, and Ohio (pp. 56). Santa Cruz: University of California at Santa Cruz.</w:t>
      </w:r>
      <w:bookmarkEnd w:id="4"/>
    </w:p>
    <w:p w:rsidR="002C4A94" w:rsidRDefault="002C4A94" w:rsidP="002C4A94">
      <w:pPr>
        <w:spacing w:after="240"/>
        <w:ind w:left="720" w:hanging="720"/>
        <w:rPr>
          <w:noProof/>
        </w:rPr>
      </w:pPr>
      <w:bookmarkStart w:id="5" w:name="_ENREF_5"/>
      <w:r>
        <w:rPr>
          <w:noProof/>
        </w:rPr>
        <w:t xml:space="preserve">Bogdan, B. (1998). </w:t>
      </w:r>
      <w:r w:rsidRPr="002C4A94">
        <w:rPr>
          <w:i/>
          <w:noProof/>
        </w:rPr>
        <w:t>Qualitative research in education: An introduction to theory and methods</w:t>
      </w:r>
      <w:r>
        <w:rPr>
          <w:noProof/>
        </w:rPr>
        <w:t>. Needham Heights, MA: Allyn &amp; Bacon, A Viacom Company.</w:t>
      </w:r>
      <w:bookmarkEnd w:id="5"/>
    </w:p>
    <w:p w:rsidR="002C4A94" w:rsidRDefault="002C4A94" w:rsidP="002C4A94">
      <w:pPr>
        <w:spacing w:after="240"/>
        <w:ind w:left="720" w:hanging="720"/>
        <w:rPr>
          <w:noProof/>
        </w:rPr>
      </w:pPr>
      <w:bookmarkStart w:id="6" w:name="_ENREF_6"/>
      <w:r>
        <w:rPr>
          <w:noProof/>
        </w:rPr>
        <w:t>Bolich, A. (2001). Reduce your losses: Help new teachers become veteran teachers (pp. 15). Atlanta: Southern Regional Education Board.</w:t>
      </w:r>
      <w:bookmarkEnd w:id="6"/>
    </w:p>
    <w:p w:rsidR="002C4A94" w:rsidRDefault="002C4A94" w:rsidP="002C4A94">
      <w:pPr>
        <w:spacing w:after="240"/>
        <w:ind w:left="720" w:hanging="720"/>
        <w:rPr>
          <w:noProof/>
        </w:rPr>
      </w:pPr>
      <w:bookmarkStart w:id="7" w:name="_ENREF_7"/>
      <w:r>
        <w:rPr>
          <w:noProof/>
        </w:rPr>
        <w:t xml:space="preserve">Bowman, W. (2006). </w:t>
      </w:r>
      <w:r w:rsidRPr="002C4A94">
        <w:rPr>
          <w:i/>
          <w:noProof/>
        </w:rPr>
        <w:t>Who is the 'We'? Rethinking Professionalism in Music Education</w:t>
      </w:r>
      <w:r>
        <w:rPr>
          <w:noProof/>
        </w:rPr>
        <w:t xml:space="preserve">. Paper presented at the International Conference on Music Education, Equity and Social Justice, Teachers College, Columbia University. </w:t>
      </w:r>
      <w:bookmarkEnd w:id="7"/>
    </w:p>
    <w:p w:rsidR="002C4A94" w:rsidRDefault="002C4A94" w:rsidP="002C4A94">
      <w:pPr>
        <w:spacing w:after="240"/>
        <w:ind w:left="720" w:hanging="720"/>
        <w:rPr>
          <w:noProof/>
        </w:rPr>
      </w:pPr>
      <w:bookmarkStart w:id="8" w:name="_ENREF_8"/>
      <w:r>
        <w:rPr>
          <w:noProof/>
        </w:rPr>
        <w:t xml:space="preserve">Broemmel, A. D., Swaggerty, E. A., &amp; McIntosh, D. (2009). Navigating the waters of teacher induction: One beginning teacher's journey. </w:t>
      </w:r>
      <w:r w:rsidRPr="002C4A94">
        <w:rPr>
          <w:i/>
          <w:noProof/>
        </w:rPr>
        <w:t>New Educator, 5</w:t>
      </w:r>
      <w:r>
        <w:rPr>
          <w:noProof/>
        </w:rPr>
        <w:t xml:space="preserve">(1), 67-80. </w:t>
      </w:r>
      <w:bookmarkEnd w:id="8"/>
    </w:p>
    <w:p w:rsidR="002C4A94" w:rsidRDefault="002C4A94" w:rsidP="002C4A94">
      <w:pPr>
        <w:spacing w:after="240"/>
        <w:ind w:left="720" w:hanging="720"/>
        <w:rPr>
          <w:noProof/>
        </w:rPr>
      </w:pPr>
      <w:bookmarkStart w:id="9" w:name="_ENREF_9"/>
      <w:r>
        <w:rPr>
          <w:noProof/>
        </w:rPr>
        <w:t xml:space="preserve">Carver, C. L., &amp; Feiman-Nemser, S. (2009). Using policy to improve teacher induction: Critical elements and missing pieces. </w:t>
      </w:r>
      <w:r w:rsidRPr="002C4A94">
        <w:rPr>
          <w:i/>
          <w:noProof/>
        </w:rPr>
        <w:t>Educational Policy, 23</w:t>
      </w:r>
      <w:r>
        <w:rPr>
          <w:noProof/>
        </w:rPr>
        <w:t xml:space="preserve">(2), 295-328. </w:t>
      </w:r>
      <w:bookmarkEnd w:id="9"/>
    </w:p>
    <w:p w:rsidR="002C4A94" w:rsidRDefault="002C4A94" w:rsidP="002C4A94">
      <w:pPr>
        <w:spacing w:after="240"/>
        <w:ind w:left="720" w:hanging="720"/>
        <w:rPr>
          <w:noProof/>
        </w:rPr>
      </w:pPr>
      <w:bookmarkStart w:id="10" w:name="_ENREF_10"/>
      <w:r w:rsidRPr="007F2BE6">
        <w:rPr>
          <w:noProof/>
          <w:highlight w:val="yellow"/>
        </w:rPr>
        <w:t xml:space="preserve">Conway, C. (2003a). An examination of district-sponsored beginning music teacher mentor practices. </w:t>
      </w:r>
      <w:r w:rsidRPr="007F2BE6">
        <w:rPr>
          <w:i/>
          <w:noProof/>
          <w:highlight w:val="yellow"/>
        </w:rPr>
        <w:t>Journal of Research in Music Education, 51</w:t>
      </w:r>
      <w:r w:rsidRPr="007F2BE6">
        <w:rPr>
          <w:noProof/>
          <w:highlight w:val="yellow"/>
        </w:rPr>
        <w:t>(1), 6-23.</w:t>
      </w:r>
      <w:r>
        <w:rPr>
          <w:noProof/>
        </w:rPr>
        <w:t xml:space="preserve"> </w:t>
      </w:r>
      <w:bookmarkEnd w:id="10"/>
    </w:p>
    <w:p w:rsidR="002C4A94" w:rsidRDefault="002C4A94" w:rsidP="002C4A94">
      <w:pPr>
        <w:spacing w:after="240"/>
        <w:ind w:left="720" w:hanging="720"/>
        <w:rPr>
          <w:noProof/>
        </w:rPr>
      </w:pPr>
      <w:bookmarkStart w:id="11" w:name="_ENREF_11"/>
      <w:r w:rsidRPr="007F2BE6">
        <w:rPr>
          <w:noProof/>
          <w:highlight w:val="green"/>
        </w:rPr>
        <w:lastRenderedPageBreak/>
        <w:t>Conway, C. (2003b). Meeting the induction needs of beginning music teachers: What can policy-makers and program designers do? Ann Arbor: University of Michigan.</w:t>
      </w:r>
      <w:bookmarkEnd w:id="11"/>
    </w:p>
    <w:p w:rsidR="002C4A94" w:rsidRDefault="002C4A94" w:rsidP="002C4A94">
      <w:pPr>
        <w:spacing w:after="240"/>
        <w:ind w:left="720" w:hanging="720"/>
        <w:rPr>
          <w:noProof/>
        </w:rPr>
      </w:pPr>
      <w:bookmarkStart w:id="12" w:name="_ENREF_12"/>
      <w:r>
        <w:rPr>
          <w:noProof/>
        </w:rPr>
        <w:t xml:space="preserve">Decker, D. M., Dona, D. P., &amp; Christenson, S. L. (2007). Behaviorally at-risk African American students: The importance of student-teacher relationships for student outcomes. </w:t>
      </w:r>
      <w:r w:rsidRPr="002C4A94">
        <w:rPr>
          <w:i/>
          <w:noProof/>
        </w:rPr>
        <w:t>Journal of School Psychology, 45</w:t>
      </w:r>
      <w:r>
        <w:rPr>
          <w:noProof/>
        </w:rPr>
        <w:t xml:space="preserve">(1), 83-109. </w:t>
      </w:r>
      <w:bookmarkEnd w:id="12"/>
    </w:p>
    <w:p w:rsidR="002C4A94" w:rsidRDefault="002C4A94" w:rsidP="002C4A94">
      <w:pPr>
        <w:spacing w:after="240"/>
        <w:ind w:left="720" w:hanging="720"/>
        <w:rPr>
          <w:noProof/>
        </w:rPr>
      </w:pPr>
      <w:bookmarkStart w:id="13" w:name="_ENREF_13"/>
      <w:r w:rsidRPr="007F2BE6">
        <w:rPr>
          <w:noProof/>
          <w:highlight w:val="green"/>
        </w:rPr>
        <w:t xml:space="preserve">Feiman-Nemser, S. (2001). Helping novices learn to teach: Lessons from an exemplary support teacher. </w:t>
      </w:r>
      <w:r w:rsidRPr="007F2BE6">
        <w:rPr>
          <w:i/>
          <w:noProof/>
          <w:highlight w:val="green"/>
        </w:rPr>
        <w:t>Journal of Teacher Education, 52</w:t>
      </w:r>
      <w:r w:rsidRPr="007F2BE6">
        <w:rPr>
          <w:noProof/>
          <w:highlight w:val="green"/>
        </w:rPr>
        <w:t>(1), 17-30.</w:t>
      </w:r>
      <w:r>
        <w:rPr>
          <w:noProof/>
        </w:rPr>
        <w:t xml:space="preserve"> </w:t>
      </w:r>
      <w:bookmarkEnd w:id="13"/>
    </w:p>
    <w:p w:rsidR="002C4A94" w:rsidRDefault="002C4A94" w:rsidP="002C4A94">
      <w:pPr>
        <w:spacing w:after="240"/>
        <w:ind w:left="720" w:hanging="720"/>
        <w:rPr>
          <w:noProof/>
        </w:rPr>
      </w:pPr>
      <w:bookmarkStart w:id="14" w:name="_ENREF_14"/>
      <w:r>
        <w:rPr>
          <w:noProof/>
        </w:rPr>
        <w:t xml:space="preserve">Ganser, T. (2002). </w:t>
      </w:r>
      <w:r w:rsidRPr="002C4A94">
        <w:rPr>
          <w:i/>
          <w:noProof/>
        </w:rPr>
        <w:t>Supporting new teacher mentor programs: Strategies for principals</w:t>
      </w:r>
      <w:r>
        <w:rPr>
          <w:noProof/>
        </w:rPr>
        <w:t xml:space="preserve">. Paper presented at the International Mentoring Association, Fort Worth, TX. </w:t>
      </w:r>
      <w:bookmarkEnd w:id="14"/>
    </w:p>
    <w:p w:rsidR="002C4A94" w:rsidRDefault="002C4A94" w:rsidP="002C4A94">
      <w:pPr>
        <w:spacing w:after="240"/>
        <w:ind w:left="720" w:hanging="720"/>
        <w:rPr>
          <w:noProof/>
        </w:rPr>
      </w:pPr>
      <w:bookmarkStart w:id="15" w:name="_ENREF_15"/>
      <w:r>
        <w:rPr>
          <w:noProof/>
        </w:rPr>
        <w:t xml:space="preserve">Garrison, J. (1994). Realism, Deweyan pragmatism, and educational research. </w:t>
      </w:r>
      <w:r w:rsidRPr="002C4A94">
        <w:rPr>
          <w:i/>
          <w:noProof/>
        </w:rPr>
        <w:t>Educational Researcher, 23</w:t>
      </w:r>
      <w:r>
        <w:rPr>
          <w:noProof/>
        </w:rPr>
        <w:t xml:space="preserve">(5). </w:t>
      </w:r>
      <w:bookmarkEnd w:id="15"/>
    </w:p>
    <w:p w:rsidR="002C4A94" w:rsidRDefault="002C4A94" w:rsidP="002C4A94">
      <w:pPr>
        <w:spacing w:after="240"/>
        <w:ind w:left="720" w:hanging="720"/>
        <w:rPr>
          <w:noProof/>
        </w:rPr>
      </w:pPr>
      <w:bookmarkStart w:id="16" w:name="_ENREF_16"/>
      <w:r>
        <w:rPr>
          <w:noProof/>
        </w:rPr>
        <w:t xml:space="preserve">Gordon, E. (2001). </w:t>
      </w:r>
      <w:r w:rsidRPr="002C4A94">
        <w:rPr>
          <w:i/>
          <w:noProof/>
        </w:rPr>
        <w:t>Preparatory audiation, audiation, and music learning theory : a handbook of a comprehensive music learning sequence</w:t>
      </w:r>
      <w:r>
        <w:rPr>
          <w:noProof/>
        </w:rPr>
        <w:t>. Chicago: GIA Publications.</w:t>
      </w:r>
      <w:bookmarkEnd w:id="16"/>
    </w:p>
    <w:p w:rsidR="002C4A94" w:rsidRDefault="002C4A94" w:rsidP="002C4A94">
      <w:pPr>
        <w:spacing w:after="240"/>
        <w:ind w:left="720" w:hanging="720"/>
        <w:rPr>
          <w:noProof/>
        </w:rPr>
      </w:pPr>
      <w:bookmarkStart w:id="17" w:name="_ENREF_17"/>
      <w:r>
        <w:rPr>
          <w:noProof/>
        </w:rPr>
        <w:t xml:space="preserve">Ingersoll, R. M., &amp; Strong, M. (2011). The impact of induction and mentoring programs for beginning teachers: A critical review of the research. </w:t>
      </w:r>
      <w:r w:rsidRPr="002C4A94">
        <w:rPr>
          <w:i/>
          <w:noProof/>
        </w:rPr>
        <w:t>Review of Educational Research, 81</w:t>
      </w:r>
      <w:r>
        <w:rPr>
          <w:noProof/>
        </w:rPr>
        <w:t xml:space="preserve">(2), 201-233. </w:t>
      </w:r>
      <w:bookmarkEnd w:id="17"/>
    </w:p>
    <w:p w:rsidR="002C4A94" w:rsidRDefault="002C4A94" w:rsidP="002C4A94">
      <w:pPr>
        <w:spacing w:after="240"/>
        <w:ind w:left="720" w:hanging="720"/>
        <w:rPr>
          <w:noProof/>
        </w:rPr>
      </w:pPr>
      <w:bookmarkStart w:id="18" w:name="_ENREF_18"/>
      <w:r>
        <w:rPr>
          <w:noProof/>
        </w:rPr>
        <w:t xml:space="preserve">Kardos, S. M., &amp; Johnson, S. M. (2007). On their own and presumed expert: New teachers' experience with their colleagues. </w:t>
      </w:r>
      <w:r w:rsidRPr="002C4A94">
        <w:rPr>
          <w:i/>
          <w:noProof/>
        </w:rPr>
        <w:t>Teachers College Record, 109</w:t>
      </w:r>
      <w:r>
        <w:rPr>
          <w:noProof/>
        </w:rPr>
        <w:t xml:space="preserve">(9), 2083-2106. </w:t>
      </w:r>
      <w:bookmarkEnd w:id="18"/>
    </w:p>
    <w:p w:rsidR="002C4A94" w:rsidRDefault="002C4A94" w:rsidP="002C4A94">
      <w:pPr>
        <w:spacing w:after="240"/>
        <w:ind w:left="720" w:hanging="720"/>
        <w:rPr>
          <w:noProof/>
        </w:rPr>
      </w:pPr>
      <w:bookmarkStart w:id="19" w:name="_ENREF_19"/>
      <w:r>
        <w:rPr>
          <w:noProof/>
        </w:rPr>
        <w:t xml:space="preserve">Kardos, S. M., &amp; Johnson, S. M. (2010). New teachers' experiences of mentoring: The good, the bad and the inequity. </w:t>
      </w:r>
      <w:r w:rsidRPr="002C4A94">
        <w:rPr>
          <w:i/>
          <w:noProof/>
        </w:rPr>
        <w:t>Journal of Educational Change, 11</w:t>
      </w:r>
      <w:r>
        <w:rPr>
          <w:noProof/>
        </w:rPr>
        <w:t xml:space="preserve">(1), 23-44. </w:t>
      </w:r>
      <w:bookmarkEnd w:id="19"/>
    </w:p>
    <w:p w:rsidR="002C4A94" w:rsidRDefault="002C4A94" w:rsidP="002C4A94">
      <w:pPr>
        <w:spacing w:after="240"/>
        <w:ind w:left="720" w:hanging="720"/>
        <w:rPr>
          <w:noProof/>
        </w:rPr>
      </w:pPr>
      <w:bookmarkStart w:id="20" w:name="_ENREF_20"/>
      <w:r>
        <w:rPr>
          <w:noProof/>
        </w:rPr>
        <w:t xml:space="preserve">Norman, P., &amp; Feiman-Nemser, S. (2005). Mind activity in teaching and mentoring. </w:t>
      </w:r>
      <w:r w:rsidRPr="002C4A94">
        <w:rPr>
          <w:i/>
          <w:noProof/>
        </w:rPr>
        <w:t>Teaching and Teacher Education: An International Journal of Research and Studies, 21</w:t>
      </w:r>
      <w:r>
        <w:rPr>
          <w:noProof/>
        </w:rPr>
        <w:t xml:space="preserve">(6), 679-697. </w:t>
      </w:r>
      <w:bookmarkEnd w:id="20"/>
    </w:p>
    <w:p w:rsidR="002C4A94" w:rsidRDefault="002C4A94" w:rsidP="002C4A94">
      <w:pPr>
        <w:spacing w:after="240"/>
        <w:ind w:left="720" w:hanging="720"/>
        <w:rPr>
          <w:noProof/>
        </w:rPr>
      </w:pPr>
      <w:bookmarkStart w:id="21" w:name="_ENREF_21"/>
      <w:r>
        <w:rPr>
          <w:noProof/>
        </w:rPr>
        <w:t xml:space="preserve">Patton, M. Q. (1980). </w:t>
      </w:r>
      <w:r w:rsidRPr="002C4A94">
        <w:rPr>
          <w:i/>
          <w:noProof/>
        </w:rPr>
        <w:t>Qualitative evaluation methods</w:t>
      </w:r>
      <w:r>
        <w:rPr>
          <w:noProof/>
        </w:rPr>
        <w:t>. Beverly Hills: Sage Publications.</w:t>
      </w:r>
      <w:bookmarkEnd w:id="21"/>
    </w:p>
    <w:p w:rsidR="002C4A94" w:rsidRDefault="002C4A94" w:rsidP="002C4A94">
      <w:pPr>
        <w:spacing w:after="240"/>
        <w:ind w:left="720" w:hanging="720"/>
        <w:rPr>
          <w:noProof/>
        </w:rPr>
      </w:pPr>
      <w:bookmarkStart w:id="22" w:name="_ENREF_22"/>
      <w:r>
        <w:rPr>
          <w:noProof/>
        </w:rPr>
        <w:t xml:space="preserve">Public Sector Consultants, I. (1998). Michigan in brief: Term limits.   Retrieved 10/5/08, from </w:t>
      </w:r>
      <w:hyperlink r:id="rId4" w:history="1">
        <w:r w:rsidRPr="002C4A94">
          <w:rPr>
            <w:rStyle w:val="Hyperlink"/>
            <w:noProof/>
          </w:rPr>
          <w:t>http://www.michiganinbrief.org/edition06/text/issues/issue-59.htm</w:t>
        </w:r>
        <w:bookmarkEnd w:id="22"/>
      </w:hyperlink>
    </w:p>
    <w:p w:rsidR="002C4A94" w:rsidRDefault="002C4A94" w:rsidP="002C4A94">
      <w:pPr>
        <w:spacing w:after="240"/>
        <w:ind w:left="720" w:hanging="720"/>
        <w:rPr>
          <w:noProof/>
        </w:rPr>
      </w:pPr>
      <w:bookmarkStart w:id="23" w:name="_ENREF_23"/>
      <w:r>
        <w:rPr>
          <w:noProof/>
        </w:rPr>
        <w:t xml:space="preserve">Reynolds, A., Reagin, M., &amp; Reinshuttle, K. (2001). Less is more: What teachers say about decreasing class size and increasing learning. </w:t>
      </w:r>
      <w:r w:rsidRPr="002C4A94">
        <w:rPr>
          <w:i/>
          <w:noProof/>
        </w:rPr>
        <w:t>American School Board Journal, 188</w:t>
      </w:r>
      <w:r>
        <w:rPr>
          <w:noProof/>
        </w:rPr>
        <w:t xml:space="preserve">(9), 30-32. </w:t>
      </w:r>
      <w:bookmarkEnd w:id="23"/>
    </w:p>
    <w:p w:rsidR="002C4A94" w:rsidRDefault="002C4A94" w:rsidP="002C4A94">
      <w:pPr>
        <w:spacing w:after="240"/>
        <w:ind w:left="720" w:hanging="720"/>
        <w:rPr>
          <w:noProof/>
        </w:rPr>
      </w:pPr>
      <w:bookmarkStart w:id="24" w:name="_ENREF_25"/>
      <w:r>
        <w:rPr>
          <w:noProof/>
        </w:rPr>
        <w:t xml:space="preserve">Watkins, P. (2005). The principal's role in attracting, retaining and developing new teachers, three strategies for collaboration and support. </w:t>
      </w:r>
      <w:r w:rsidRPr="002C4A94">
        <w:rPr>
          <w:i/>
          <w:noProof/>
        </w:rPr>
        <w:t>The Clearing House, 79</w:t>
      </w:r>
      <w:r>
        <w:rPr>
          <w:noProof/>
        </w:rPr>
        <w:t xml:space="preserve">(2), 83-87. </w:t>
      </w:r>
      <w:bookmarkEnd w:id="24"/>
    </w:p>
    <w:p w:rsidR="002C4A94" w:rsidRDefault="002C4A94" w:rsidP="002C4A94">
      <w:pPr>
        <w:spacing w:after="240"/>
        <w:ind w:left="720" w:hanging="720"/>
        <w:rPr>
          <w:noProof/>
        </w:rPr>
      </w:pPr>
      <w:bookmarkStart w:id="25" w:name="_ENREF_26"/>
      <w:r>
        <w:rPr>
          <w:noProof/>
        </w:rPr>
        <w:t>Youngs, P. (2002). Sate and district policy related to mentoring and new teacher induction in connecticut (pp. 64): National Commission on Teaching and America's Future.</w:t>
      </w:r>
      <w:bookmarkEnd w:id="25"/>
    </w:p>
    <w:p w:rsidR="002C4A94" w:rsidRDefault="002C4A94" w:rsidP="002C4A94">
      <w:pPr>
        <w:spacing w:after="240"/>
        <w:ind w:left="720" w:hanging="720"/>
        <w:rPr>
          <w:noProof/>
        </w:rPr>
      </w:pPr>
      <w:bookmarkStart w:id="26" w:name="_ENREF_27"/>
      <w:r>
        <w:rPr>
          <w:noProof/>
        </w:rPr>
        <w:lastRenderedPageBreak/>
        <w:t xml:space="preserve">Youngs, P. (2007). District induction policy and new teachers' experiences: An examination of local policy implementation in connecticut. </w:t>
      </w:r>
      <w:r w:rsidRPr="002C4A94">
        <w:rPr>
          <w:i/>
          <w:noProof/>
        </w:rPr>
        <w:t>Teachers College Record, 109</w:t>
      </w:r>
      <w:r>
        <w:rPr>
          <w:noProof/>
        </w:rPr>
        <w:t xml:space="preserve">(4), 797-534. </w:t>
      </w:r>
      <w:bookmarkEnd w:id="26"/>
    </w:p>
    <w:p w:rsidR="002C4A94" w:rsidRDefault="002C4A94" w:rsidP="002C4A94">
      <w:pPr>
        <w:ind w:left="720" w:hanging="720"/>
        <w:rPr>
          <w:noProof/>
        </w:rPr>
      </w:pPr>
      <w:bookmarkStart w:id="27" w:name="_ENREF_28"/>
      <w:r w:rsidRPr="007F2BE6">
        <w:rPr>
          <w:noProof/>
          <w:highlight w:val="green"/>
        </w:rPr>
        <w:t xml:space="preserve">Zachary, L. J. (2012). </w:t>
      </w:r>
      <w:r w:rsidRPr="007F2BE6">
        <w:rPr>
          <w:i/>
          <w:noProof/>
          <w:highlight w:val="green"/>
        </w:rPr>
        <w:t>The mentor's guide : facilitating effective learning relationships</w:t>
      </w:r>
      <w:r w:rsidRPr="007F2BE6">
        <w:rPr>
          <w:noProof/>
          <w:highlight w:val="green"/>
        </w:rPr>
        <w:t xml:space="preserve"> (2nd ed.). San Francisco: Jossey-Bass.</w:t>
      </w:r>
      <w:bookmarkEnd w:id="27"/>
    </w:p>
    <w:p w:rsidR="002C4A94" w:rsidRDefault="002C4A94" w:rsidP="002C4A94">
      <w:pPr>
        <w:rPr>
          <w:noProof/>
        </w:rPr>
      </w:pPr>
    </w:p>
    <w:p w:rsidR="00A1271C" w:rsidRDefault="00A1271C">
      <w:r>
        <w:fldChar w:fldCharType="end"/>
      </w:r>
    </w:p>
    <w:sectPr w:rsidR="00A1271C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PA 6th&lt;/Style&gt;&lt;LeftDelim&gt;{&lt;/LeftDelim&gt;&lt;RightDelim&gt;}&lt;/RightDelim&gt;&lt;FontName&gt;Times New Roman&lt;/FontName&gt;&lt;FontSize&gt;12&lt;/FontSize&gt;&lt;ReflistTitle&gt;References&lt;/ReflistTitle&gt;&lt;StartingRefnum&gt;1&lt;/StartingRefnum&gt;&lt;FirstLineIndent&gt;0&lt;/FirstLineIndent&gt;&lt;HangingIndent&gt;720&lt;/HangingIndent&gt;&lt;LineSpacing&gt;0&lt;/LineSpacing&gt;&lt;SpaceAfter&gt;1&lt;/SpaceAfter&gt;&lt;HyperlinksEnabled&gt;1&lt;/HyperlinksEnabled&gt;&lt;HyperlinksVisible&gt;0&lt;/HyperlinksVisible&gt;&lt;/ENLayout&gt;"/>
    <w:docVar w:name="EN.Libraries" w:val="&lt;Libraries&gt;&lt;item db-id=&quot;5pt2z9x0kxart3eexa9vf2sjt9v9dr5sssvp&quot;&gt;ENDNOTE_WvG042014&lt;record-ids&gt;&lt;item&gt;294&lt;/item&gt;&lt;item&gt;336&lt;/item&gt;&lt;item&gt;337&lt;/item&gt;&lt;item&gt;349&lt;/item&gt;&lt;item&gt;352&lt;/item&gt;&lt;item&gt;368&lt;/item&gt;&lt;item&gt;379&lt;/item&gt;&lt;item&gt;381&lt;/item&gt;&lt;item&gt;385&lt;/item&gt;&lt;item&gt;443&lt;/item&gt;&lt;item&gt;445&lt;/item&gt;&lt;item&gt;447&lt;/item&gt;&lt;item&gt;448&lt;/item&gt;&lt;item&gt;449&lt;/item&gt;&lt;item&gt;484&lt;/item&gt;&lt;item&gt;542&lt;/item&gt;&lt;item&gt;560&lt;/item&gt;&lt;item&gt;878&lt;/item&gt;&lt;/record-ids&gt;&lt;/item&gt;&lt;/Libraries&gt;"/>
  </w:docVars>
  <w:rsids>
    <w:rsidRoot w:val="00A1271C"/>
    <w:rsid w:val="0001184D"/>
    <w:rsid w:val="000C73FC"/>
    <w:rsid w:val="00105653"/>
    <w:rsid w:val="00172EE7"/>
    <w:rsid w:val="002C4A94"/>
    <w:rsid w:val="00456FCE"/>
    <w:rsid w:val="00543774"/>
    <w:rsid w:val="0061090C"/>
    <w:rsid w:val="006873D4"/>
    <w:rsid w:val="006E0DA5"/>
    <w:rsid w:val="007F2BE6"/>
    <w:rsid w:val="00891E63"/>
    <w:rsid w:val="0092736B"/>
    <w:rsid w:val="00A1271C"/>
    <w:rsid w:val="00A14DAC"/>
    <w:rsid w:val="00B379D1"/>
    <w:rsid w:val="00C91C57"/>
    <w:rsid w:val="00D40443"/>
    <w:rsid w:val="00DF73A3"/>
    <w:rsid w:val="00E5051D"/>
    <w:rsid w:val="00F50DAC"/>
    <w:rsid w:val="00FA346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docId w15:val="{71BC79CF-FC39-4007-A836-C886A24656D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="Times New Roman" w:eastAsia="Times New Roman" w:hAnsi="Times New Roman" w:cs="Times New Roman"/>
        <w:snapToGrid w:val="0"/>
        <w:sz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A1271C"/>
    <w:rPr>
      <w:color w:val="0000FF" w:themeColor="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hyperlink" Target="http://www.michiganinbrief.org/edition06/text/issues/issue-59.htm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01</TotalTime>
  <Pages>3</Pages>
  <Words>984</Words>
  <Characters>5612</Characters>
  <Application>Microsoft Office Word</Application>
  <DocSecurity>0</DocSecurity>
  <Lines>46</Lines>
  <Paragraphs>1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6583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W. van Gent</dc:creator>
  <cp:lastModifiedBy>Wendy vanGent</cp:lastModifiedBy>
  <cp:revision>17</cp:revision>
  <dcterms:created xsi:type="dcterms:W3CDTF">2013-07-02T18:07:00Z</dcterms:created>
  <dcterms:modified xsi:type="dcterms:W3CDTF">2017-04-30T14:00:00Z</dcterms:modified>
</cp:coreProperties>
</file>